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510CE6" w:rsidRPr="0046244A" w:rsidRDefault="00510CE6" w:rsidP="0046244A">
                            <w:pPr>
                              <w:pStyle w:val="Untertitel"/>
                            </w:pPr>
                            <w:r w:rsidRPr="0046244A">
                              <w:t>Seminar</w:t>
                            </w:r>
                            <w:r>
                              <w:t xml:space="preserve">arbeit </w:t>
                            </w:r>
                          </w:p>
                          <w:p w14:paraId="133D1707" w14:textId="77777777" w:rsidR="00510CE6" w:rsidRPr="0046244A" w:rsidRDefault="00510CE6" w:rsidP="00CE400C">
                            <w:r w:rsidRPr="0046244A">
                              <w:t>zur Erlangung des akademischen Grades</w:t>
                            </w:r>
                          </w:p>
                          <w:p w14:paraId="29A92450" w14:textId="77777777" w:rsidR="00510CE6" w:rsidRPr="000B2A4B" w:rsidRDefault="00510CE6" w:rsidP="0046244A">
                            <w:pPr>
                              <w:pStyle w:val="Untertitel"/>
                              <w:rPr>
                                <w:lang w:val="en-US"/>
                              </w:rPr>
                            </w:pPr>
                            <w:r w:rsidRPr="000B2A4B">
                              <w:rPr>
                                <w:lang w:val="en-US"/>
                              </w:rPr>
                              <w:t>Bachelor of Science (MSc/BSc)</w:t>
                            </w:r>
                          </w:p>
                          <w:p w14:paraId="58E2D073" w14:textId="77777777" w:rsidR="00510CE6" w:rsidRPr="0046244A" w:rsidRDefault="00510CE6" w:rsidP="00CE400C">
                            <w:r w:rsidRPr="0046244A">
                              <w:t>im Bachelorstudium</w:t>
                            </w:r>
                          </w:p>
                          <w:p w14:paraId="1063BF3F" w14:textId="77777777" w:rsidR="00510CE6" w:rsidRPr="0046244A" w:rsidRDefault="00510CE6" w:rsidP="00CE400C">
                            <w:pPr>
                              <w:pStyle w:val="Untertitel"/>
                            </w:pPr>
                            <w:r>
                              <w:t>Wirtschaftsinformatik</w:t>
                            </w:r>
                          </w:p>
                          <w:p w14:paraId="5DAC83D7" w14:textId="77777777" w:rsidR="00510CE6" w:rsidRPr="0046244A" w:rsidRDefault="00510CE6"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510CE6" w:rsidRPr="0046244A" w:rsidRDefault="00510CE6" w:rsidP="0046244A">
                      <w:pPr>
                        <w:pStyle w:val="Untertitel"/>
                      </w:pPr>
                      <w:r w:rsidRPr="0046244A">
                        <w:t>Seminar</w:t>
                      </w:r>
                      <w:r>
                        <w:t xml:space="preserve">arbeit </w:t>
                      </w:r>
                    </w:p>
                    <w:p w14:paraId="133D1707" w14:textId="77777777" w:rsidR="00510CE6" w:rsidRPr="0046244A" w:rsidRDefault="00510CE6" w:rsidP="00CE400C">
                      <w:r w:rsidRPr="0046244A">
                        <w:t>zur Erlangung des akademischen Grades</w:t>
                      </w:r>
                    </w:p>
                    <w:p w14:paraId="29A92450" w14:textId="77777777" w:rsidR="00510CE6" w:rsidRPr="000B2A4B" w:rsidRDefault="00510CE6" w:rsidP="0046244A">
                      <w:pPr>
                        <w:pStyle w:val="Untertitel"/>
                        <w:rPr>
                          <w:lang w:val="en-US"/>
                        </w:rPr>
                      </w:pPr>
                      <w:r w:rsidRPr="000B2A4B">
                        <w:rPr>
                          <w:lang w:val="en-US"/>
                        </w:rPr>
                        <w:t>Bachelor of Science (MSc/BSc)</w:t>
                      </w:r>
                    </w:p>
                    <w:p w14:paraId="58E2D073" w14:textId="77777777" w:rsidR="00510CE6" w:rsidRPr="0046244A" w:rsidRDefault="00510CE6" w:rsidP="00CE400C">
                      <w:r w:rsidRPr="0046244A">
                        <w:t>im Bachelorstudium</w:t>
                      </w:r>
                    </w:p>
                    <w:p w14:paraId="1063BF3F" w14:textId="77777777" w:rsidR="00510CE6" w:rsidRPr="0046244A" w:rsidRDefault="00510CE6" w:rsidP="00CE400C">
                      <w:pPr>
                        <w:pStyle w:val="Untertitel"/>
                      </w:pPr>
                      <w:r>
                        <w:t>Wirtschaftsinformatik</w:t>
                      </w:r>
                    </w:p>
                    <w:p w14:paraId="5DAC83D7" w14:textId="77777777" w:rsidR="00510CE6" w:rsidRPr="0046244A" w:rsidRDefault="00510CE6"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510CE6" w:rsidRDefault="00510CE6" w:rsidP="0046244A">
                            <w:pPr>
                              <w:pStyle w:val="Titel"/>
                              <w:spacing w:line="199" w:lineRule="auto"/>
                            </w:pPr>
                          </w:p>
                          <w:p w14:paraId="46F0CEE3" w14:textId="77777777" w:rsidR="00510CE6" w:rsidRDefault="00510CE6" w:rsidP="0046244A">
                            <w:pPr>
                              <w:pStyle w:val="Titel"/>
                              <w:spacing w:line="199" w:lineRule="auto"/>
                            </w:pPr>
                          </w:p>
                          <w:p w14:paraId="1F3DB248" w14:textId="77777777" w:rsidR="00510CE6" w:rsidRPr="000B2A4B" w:rsidRDefault="00510CE6" w:rsidP="0046244A">
                            <w:pPr>
                              <w:pStyle w:val="Titel"/>
                              <w:spacing w:line="199" w:lineRule="auto"/>
                              <w:rPr>
                                <w:rFonts w:eastAsia="Arial"/>
                                <w:sz w:val="52"/>
                                <w:szCs w:val="52"/>
                              </w:rPr>
                            </w:pPr>
                            <w:r>
                              <w:rPr>
                                <w:rFonts w:eastAsia="Arial"/>
                                <w:sz w:val="52"/>
                                <w:szCs w:val="52"/>
                              </w:rPr>
                              <w:t>Evaluierung einer CRm-lösung</w:t>
                            </w:r>
                          </w:p>
                          <w:p w14:paraId="1CED4981" w14:textId="77777777" w:rsidR="00510CE6" w:rsidRPr="00C33153" w:rsidRDefault="00510CE6"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510CE6" w:rsidRDefault="00510CE6" w:rsidP="0046244A">
                      <w:pPr>
                        <w:pStyle w:val="Titel"/>
                        <w:spacing w:line="199" w:lineRule="auto"/>
                      </w:pPr>
                    </w:p>
                    <w:p w14:paraId="46F0CEE3" w14:textId="77777777" w:rsidR="00510CE6" w:rsidRDefault="00510CE6" w:rsidP="0046244A">
                      <w:pPr>
                        <w:pStyle w:val="Titel"/>
                        <w:spacing w:line="199" w:lineRule="auto"/>
                      </w:pPr>
                    </w:p>
                    <w:p w14:paraId="1F3DB248" w14:textId="77777777" w:rsidR="00510CE6" w:rsidRPr="000B2A4B" w:rsidRDefault="00510CE6" w:rsidP="0046244A">
                      <w:pPr>
                        <w:pStyle w:val="Titel"/>
                        <w:spacing w:line="199" w:lineRule="auto"/>
                        <w:rPr>
                          <w:rFonts w:eastAsia="Arial"/>
                          <w:sz w:val="52"/>
                          <w:szCs w:val="52"/>
                        </w:rPr>
                      </w:pPr>
                      <w:r>
                        <w:rPr>
                          <w:rFonts w:eastAsia="Arial"/>
                          <w:sz w:val="52"/>
                          <w:szCs w:val="52"/>
                        </w:rPr>
                        <w:t>Evaluierung einer CRm-lösung</w:t>
                      </w:r>
                    </w:p>
                    <w:p w14:paraId="1CED4981" w14:textId="77777777" w:rsidR="00510CE6" w:rsidRPr="00C33153" w:rsidRDefault="00510CE6"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510CE6">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510CE6">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510CE6">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510CE6">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510CE6">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510CE6">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510CE6">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510CE6">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510CE6">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510CE6">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510CE6">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510CE6">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Content>
        <w:p w14:paraId="2AE546BC" w14:textId="3816B372"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5668289A" w:rsidR="00AA0B57" w:rsidRDefault="00AA0B57" w:rsidP="00AA0B57">
          <w:pPr>
            <w:spacing w:line="360" w:lineRule="auto"/>
            <w:jc w:val="both"/>
          </w:pPr>
          <w:r w:rsidRPr="00E46A47">
            <w:rPr>
              <w:sz w:val="24"/>
            </w:rPr>
            <w:t>Aus diesem Grund soll eine Entscheidung getroffen werden, ob entweder eine andere Open Source Software eingesetzt wird, die den aktuellen Anforderungen besser entspricht oder das derzeitige CRM System</w:t>
          </w:r>
          <w:r w:rsidR="001D0ACF">
            <w:rPr>
              <w:sz w:val="24"/>
            </w:rPr>
            <w:t xml:space="preserve"> umgestalten</w:t>
          </w:r>
          <w:r w:rsidRPr="00E46A47">
            <w:rPr>
              <w:sz w:val="24"/>
            </w:rPr>
            <w:t>, um die fehlenden Anforderungen zu erweitern</w:t>
          </w:r>
          <w:r w:rsidR="001D0ACF">
            <w:rPr>
              <w:sz w:val="24"/>
            </w:rPr>
            <w:t>.</w:t>
          </w:r>
        </w:p>
      </w:sdtContent>
    </w:sdt>
    <w:sdt>
      <w:sdtPr>
        <w:tag w:val="goog_rdk_72"/>
        <w:id w:val="1342905156"/>
      </w:sdtPr>
      <w:sdtContent>
        <w:p w14:paraId="5D5D5481" w14:textId="77777777" w:rsidR="00AA0B57" w:rsidRDefault="00510CE6" w:rsidP="00AA0B57">
          <w:pPr>
            <w:spacing w:line="360" w:lineRule="auto"/>
            <w:jc w:val="both"/>
          </w:pPr>
        </w:p>
      </w:sdtContent>
    </w:sdt>
    <w:sdt>
      <w:sdtPr>
        <w:rPr>
          <w:sz w:val="24"/>
        </w:rPr>
        <w:tag w:val="goog_rdk_73"/>
        <w:id w:val="994997621"/>
      </w:sdtPr>
      <w:sdtContent>
        <w:p w14:paraId="607FCBBA" w14:textId="7FEA7687"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w:t>
          </w:r>
          <w:r w:rsidR="001D0ACF">
            <w:rPr>
              <w:sz w:val="24"/>
            </w:rPr>
            <w:t xml:space="preserve"> N</w:t>
          </w:r>
          <w:r w:rsidRPr="00E46A47">
            <w:rPr>
              <w:sz w:val="24"/>
            </w:rPr>
            <w:t xml:space="preserve">on-profit Organisationen zusammengefasst. Zudem werden die Anforderungen mithilfe von Interviews sowie einem </w:t>
          </w:r>
          <w:r w:rsidRPr="00E46A47">
            <w:rPr>
              <w:sz w:val="24"/>
            </w:rPr>
            <w:lastRenderedPageBreak/>
            <w:t>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7C69F86B"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7417F5C9" w14:textId="563D150E" w:rsidR="001D0ACF" w:rsidRDefault="001D0ACF" w:rsidP="00496DF8">
      <w:pPr>
        <w:spacing w:line="360" w:lineRule="auto"/>
        <w:jc w:val="both"/>
        <w:rPr>
          <w:sz w:val="24"/>
        </w:rPr>
      </w:pPr>
    </w:p>
    <w:p w14:paraId="005DAFCD" w14:textId="45A08D00" w:rsidR="001D0ACF" w:rsidRDefault="001D0ACF" w:rsidP="00496DF8">
      <w:pPr>
        <w:spacing w:line="360" w:lineRule="auto"/>
        <w:jc w:val="both"/>
        <w:rPr>
          <w:b/>
          <w:sz w:val="24"/>
        </w:rPr>
      </w:pPr>
      <w:proofErr w:type="spellStart"/>
      <w:r w:rsidRPr="00B83EEE">
        <w:rPr>
          <w:b/>
          <w:sz w:val="24"/>
        </w:rPr>
        <w:t>Eventmangement</w:t>
      </w:r>
      <w:proofErr w:type="spellEnd"/>
    </w:p>
    <w:p w14:paraId="7E1947FC" w14:textId="43EAC2CA" w:rsidR="00B83EEE" w:rsidRDefault="00510CE6" w:rsidP="00B83EEE">
      <w:pPr>
        <w:spacing w:line="360" w:lineRule="auto"/>
        <w:jc w:val="both"/>
        <w:rPr>
          <w:sz w:val="24"/>
          <w:lang w:val="de-DE"/>
        </w:rPr>
      </w:pPr>
      <w:r w:rsidRPr="00B83EEE">
        <w:rPr>
          <w:sz w:val="24"/>
          <w:lang w:val="de-DE"/>
        </w:rPr>
        <w:t>Events werden für Unternehmen als Instrument der Marketingkommunikation immer wichtiger. Das Management von Veranstaltungen ist eine interdisziplinäre Aufgabe, die in unterschiedlichsten Bereichen</w:t>
      </w:r>
      <w:r w:rsidR="00560456">
        <w:rPr>
          <w:sz w:val="24"/>
          <w:lang w:val="de-DE"/>
        </w:rPr>
        <w:t>, wie auch in CRM Systemen zu finden ist</w:t>
      </w:r>
      <w:r w:rsidRPr="00B83EEE">
        <w:rPr>
          <w:sz w:val="24"/>
          <w:lang w:val="de-DE"/>
        </w:rPr>
        <w:t>.</w:t>
      </w:r>
      <w:r w:rsidR="00B83EEE">
        <w:rPr>
          <w:sz w:val="24"/>
          <w:lang w:val="de-DE"/>
        </w:rPr>
        <w:t xml:space="preserve"> Dabei wird allgemein unter dem Begriff Eventmanagement d</w:t>
      </w:r>
      <w:r w:rsidR="00B83EEE" w:rsidRPr="00B83EEE">
        <w:rPr>
          <w:sz w:val="24"/>
          <w:lang w:val="de-DE"/>
        </w:rPr>
        <w:t xml:space="preserve">ie Aktivitäten im Zusammenhang mit der Planung und Steuerung von Veranstaltungen </w:t>
      </w:r>
      <w:r w:rsidR="00B83EEE">
        <w:rPr>
          <w:sz w:val="24"/>
          <w:lang w:val="de-DE"/>
        </w:rPr>
        <w:t xml:space="preserve">verstanden. Es </w:t>
      </w:r>
      <w:r w:rsidR="00560456" w:rsidRPr="00560456">
        <w:rPr>
          <w:sz w:val="24"/>
          <w:lang w:val="de-DE"/>
        </w:rPr>
        <w:t>betont Fragen der Planung sowie des Qualitäts-, Personal- und Risikomanagements für Event</w:t>
      </w:r>
      <w:r w:rsidR="00560456">
        <w:rPr>
          <w:sz w:val="24"/>
          <w:lang w:val="de-DE"/>
        </w:rPr>
        <w:t>s (Thomas, Hermes &amp; Loos, 2008).</w:t>
      </w:r>
    </w:p>
    <w:p w14:paraId="203F9747" w14:textId="77777777" w:rsidR="00560456" w:rsidRPr="00B83EEE" w:rsidRDefault="00560456" w:rsidP="00B83EEE">
      <w:pPr>
        <w:spacing w:line="360" w:lineRule="auto"/>
        <w:jc w:val="both"/>
        <w:rPr>
          <w:sz w:val="24"/>
          <w:lang w:val="de-DE"/>
        </w:rPr>
      </w:pPr>
      <w:bookmarkStart w:id="12" w:name="_GoBack"/>
      <w:bookmarkEnd w:id="12"/>
    </w:p>
    <w:p w14:paraId="289ADD11" w14:textId="77777777" w:rsidR="00B83EEE" w:rsidRPr="00B83EEE" w:rsidRDefault="00B83EEE" w:rsidP="00496DF8">
      <w:pPr>
        <w:spacing w:line="360" w:lineRule="auto"/>
        <w:jc w:val="both"/>
        <w:rPr>
          <w:sz w:val="24"/>
          <w:lang w:val="de-DE"/>
        </w:rPr>
      </w:pPr>
    </w:p>
    <w:p w14:paraId="7B296308" w14:textId="77777777" w:rsidR="001D0ACF" w:rsidRDefault="001D0ACF" w:rsidP="00496DF8">
      <w:pPr>
        <w:spacing w:line="360" w:lineRule="auto"/>
        <w:jc w:val="both"/>
        <w:rPr>
          <w:b/>
          <w:sz w:val="24"/>
        </w:rPr>
      </w:pPr>
    </w:p>
    <w:p w14:paraId="616DA003" w14:textId="77777777" w:rsidR="001D0ACF" w:rsidRPr="001D0ACF" w:rsidRDefault="001D0ACF" w:rsidP="00496DF8">
      <w:pPr>
        <w:spacing w:line="360" w:lineRule="auto"/>
        <w:jc w:val="both"/>
        <w:rPr>
          <w:b/>
          <w:sz w:val="24"/>
        </w:rPr>
      </w:pP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lastRenderedPageBreak/>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1A3F4B36"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alle möglichen CRM Lösungen </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510CE6"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510CE6"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510CE6"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363D2F2A" w:rsidR="00E46A47" w:rsidRPr="00E46A47" w:rsidRDefault="00510CE6"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r w:rsidR="001D0ACF">
                <w:rPr>
                  <w:sz w:val="24"/>
                </w:rPr>
                <w:t>e</w:t>
              </w:r>
              <w:r w:rsidR="00E46A47" w:rsidRPr="001F4B1A">
                <w:rPr>
                  <w:sz w:val="24"/>
                </w:rPr>
                <w:t>:</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510CE6"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510CE6" w:rsidP="00E46A47">
                <w:pPr>
                  <w:spacing w:line="276" w:lineRule="auto"/>
                  <w:rPr>
                    <w:b/>
                    <w:sz w:val="24"/>
                    <w:szCs w:val="24"/>
                  </w:rPr>
                </w:pPr>
                <w:hyperlink r:id="rId19"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0656B9FF" w14:textId="77777777" w:rsidR="000474D4" w:rsidRDefault="000474D4" w:rsidP="00510CE6">
                <w:pPr>
                  <w:spacing w:line="276" w:lineRule="auto"/>
                  <w:rPr>
                    <w:sz w:val="24"/>
                  </w:rPr>
                </w:pPr>
                <w:r w:rsidRPr="00E46A47">
                  <w:rPr>
                    <w:b/>
                    <w:sz w:val="24"/>
                  </w:rPr>
                  <w:t>Data backend</w:t>
                </w:r>
              </w:p>
            </w:sdtContent>
          </w:sdt>
          <w:p w14:paraId="482A1B4A" w14:textId="77777777" w:rsidR="000474D4" w:rsidRDefault="000474D4" w:rsidP="00510CE6">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1265D3CE" w14:textId="77777777" w:rsidR="000474D4" w:rsidRDefault="000474D4" w:rsidP="00510CE6">
                <w:pPr>
                  <w:spacing w:line="276" w:lineRule="auto"/>
                  <w:jc w:val="right"/>
                  <w:rPr>
                    <w:sz w:val="24"/>
                    <w:szCs w:val="24"/>
                  </w:rPr>
                </w:pPr>
                <w:r w:rsidRPr="00E46A47">
                  <w:rPr>
                    <w:sz w:val="24"/>
                    <w:lang w:val="en-GB"/>
                  </w:rPr>
                  <w:t>MariaDB, MySQL</w:t>
                </w:r>
              </w:p>
            </w:sdtContent>
          </w:sdt>
        </w:tc>
      </w:tr>
    </w:tbl>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510CE6"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510CE6"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067302C9" w14:textId="77777777" w:rsidR="000474D4" w:rsidRDefault="000474D4"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510CE6"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p w14:paraId="4F5BCA02" w14:textId="053E8BC0" w:rsidR="00E46A47" w:rsidRPr="00E46A47" w:rsidRDefault="00510CE6"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510CE6"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510CE6" w:rsidP="000474D4">
          <w:pPr>
            <w:spacing w:line="360" w:lineRule="auto"/>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howingPlcHdr/>
      </w:sdtPr>
      <w:sdtContent>
        <w:p w14:paraId="05237D17" w14:textId="20AB7CAF" w:rsidR="00E46A47" w:rsidRPr="00E46A47" w:rsidRDefault="000474D4" w:rsidP="000474D4">
          <w:pPr>
            <w:spacing w:line="360" w:lineRule="auto"/>
            <w:ind w:left="360"/>
            <w:rPr>
              <w:sz w:val="24"/>
              <w:szCs w:val="24"/>
            </w:rPr>
          </w:pPr>
          <w:r>
            <w:rPr>
              <w:sz w:val="24"/>
              <w:szCs w:val="24"/>
            </w:rPr>
            <w:t xml:space="preserve">     </w:t>
          </w:r>
        </w:p>
      </w:sdtContent>
    </w:sdt>
    <w:sdt>
      <w:sdtPr>
        <w:rPr>
          <w:sz w:val="24"/>
          <w:szCs w:val="24"/>
        </w:rPr>
        <w:tag w:val="goog_rdk_330"/>
        <w:id w:val="-2071416145"/>
      </w:sdtPr>
      <w:sdtContent>
        <w:p w14:paraId="49BE9E85" w14:textId="77777777" w:rsidR="000474D4" w:rsidRDefault="000474D4" w:rsidP="00E46A47">
          <w:pPr>
            <w:ind w:left="360"/>
            <w:rPr>
              <w:sz w:val="24"/>
              <w:szCs w:val="24"/>
            </w:rPr>
          </w:pPr>
        </w:p>
        <w:p w14:paraId="577440C5" w14:textId="77777777" w:rsidR="000474D4" w:rsidRDefault="000474D4" w:rsidP="00E46A47">
          <w:pPr>
            <w:ind w:left="360"/>
            <w:rPr>
              <w:sz w:val="24"/>
              <w:szCs w:val="24"/>
            </w:rPr>
          </w:pPr>
        </w:p>
        <w:p w14:paraId="03DE8AE7" w14:textId="77777777" w:rsidR="000474D4" w:rsidRDefault="000474D4" w:rsidP="00E46A47">
          <w:pPr>
            <w:ind w:left="360"/>
            <w:rPr>
              <w:sz w:val="24"/>
              <w:szCs w:val="24"/>
            </w:rPr>
          </w:pPr>
        </w:p>
        <w:p w14:paraId="4BA70A1B" w14:textId="77777777" w:rsidR="000474D4" w:rsidRDefault="000474D4" w:rsidP="00E46A47">
          <w:pPr>
            <w:ind w:left="360"/>
            <w:rPr>
              <w:sz w:val="24"/>
              <w:szCs w:val="24"/>
            </w:rPr>
          </w:pPr>
        </w:p>
        <w:p w14:paraId="3D828DEF" w14:textId="0B836ADB" w:rsidR="00E46A47" w:rsidRPr="00E46A47" w:rsidRDefault="00510CE6"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lastRenderedPageBreak/>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510CE6"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510CE6"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510CE6">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510CE6">
            <w:pPr>
              <w:spacing w:line="276" w:lineRule="auto"/>
              <w:rPr>
                <w:b/>
                <w:sz w:val="24"/>
                <w:szCs w:val="24"/>
              </w:rPr>
            </w:pPr>
            <w:r w:rsidRPr="000474D4">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510CE6">
            <w:pPr>
              <w:spacing w:line="276" w:lineRule="auto"/>
              <w:jc w:val="right"/>
              <w:rPr>
                <w:sz w:val="24"/>
                <w:szCs w:val="24"/>
              </w:rPr>
            </w:pPr>
            <w:r>
              <w:rPr>
                <w:sz w:val="24"/>
                <w:szCs w:val="24"/>
              </w:rPr>
              <w:t>PostgreSQL</w:t>
            </w:r>
          </w:p>
        </w:tc>
      </w:tr>
    </w:tbl>
    <w:p w14:paraId="3C5E3378" w14:textId="77777777" w:rsidR="000474D4" w:rsidRDefault="000474D4" w:rsidP="00E46A47">
      <w:pPr>
        <w:rPr>
          <w:sz w:val="24"/>
          <w:szCs w:val="24"/>
        </w:rPr>
      </w:pPr>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77777777"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sdt>
      <w:sdtPr>
        <w:rPr>
          <w:sz w:val="24"/>
          <w:szCs w:val="24"/>
        </w:rPr>
        <w:tag w:val="goog_rdk_358"/>
        <w:id w:val="509257902"/>
      </w:sdtPr>
      <w:sdtContent>
        <w:p w14:paraId="2D9EFC6E" w14:textId="25EAD0EF" w:rsidR="00E46A47" w:rsidRPr="00E46A47" w:rsidRDefault="001F4B1A" w:rsidP="00E46A47">
          <w:pPr>
            <w:rPr>
              <w:sz w:val="24"/>
              <w:szCs w:val="24"/>
            </w:rPr>
          </w:pPr>
          <w:r>
            <w:rPr>
              <w:sz w:val="24"/>
              <w:szCs w:val="24"/>
            </w:rPr>
            <w:br w:type="page"/>
          </w:r>
        </w:p>
      </w:sdtContent>
    </w:sdt>
    <w:p w14:paraId="29F527EB" w14:textId="77777777" w:rsidR="00153B06" w:rsidRDefault="00153B06" w:rsidP="00153B06">
      <w:pPr>
        <w:pStyle w:val="berschrift2"/>
        <w:rPr>
          <w:color w:val="FF0000"/>
        </w:rPr>
      </w:pPr>
      <w:bookmarkStart w:id="13" w:name="_Toc12942834"/>
      <w:r>
        <w:rPr>
          <w:color w:val="FF0000"/>
        </w:rPr>
        <w:lastRenderedPageBreak/>
        <w:t xml:space="preserve">Interview </w:t>
      </w:r>
    </w:p>
    <w:p w14:paraId="3D092D73" w14:textId="77777777" w:rsidR="00153B06" w:rsidRPr="001D17A0" w:rsidRDefault="00153B06" w:rsidP="00153B06">
      <w:pPr>
        <w:pStyle w:val="StandardJKU"/>
        <w:rPr>
          <w:sz w:val="10"/>
          <w:szCs w:val="10"/>
        </w:rPr>
      </w:pPr>
    </w:p>
    <w:p w14:paraId="24216EC5" w14:textId="77777777" w:rsidR="00153B06" w:rsidRDefault="00153B06" w:rsidP="00153B06">
      <w:pPr>
        <w:pStyle w:val="StandardJKU"/>
        <w:spacing w:line="360" w:lineRule="auto"/>
        <w:rPr>
          <w:sz w:val="24"/>
          <w:szCs w:val="24"/>
          <w:lang w:val="de-AT"/>
        </w:rPr>
      </w:pPr>
      <w:r w:rsidRPr="00EC293C">
        <w:rPr>
          <w:sz w:val="24"/>
        </w:rPr>
        <w:t xml:space="preserve">Im Folgenden wird die Struktur des durchgeführten Interviews </w:t>
      </w:r>
      <w:r>
        <w:rPr>
          <w:sz w:val="24"/>
        </w:rPr>
        <w:t xml:space="preserve">beschrieben, der </w:t>
      </w:r>
      <w:r w:rsidRPr="00486FE7">
        <w:rPr>
          <w:sz w:val="24"/>
          <w:szCs w:val="24"/>
          <w:lang w:val="de-AT"/>
        </w:rPr>
        <w:t xml:space="preserve">durch die Befragung folgender Personen zu Stande gekommen ist: 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31A334D0" w14:textId="77777777" w:rsidR="00153B06" w:rsidRDefault="00153B06" w:rsidP="00153B06">
      <w:pPr>
        <w:pStyle w:val="StandardJKU"/>
      </w:pPr>
    </w:p>
    <w:p w14:paraId="5D2DE0B5" w14:textId="77777777" w:rsidR="00153B06" w:rsidRDefault="00153B06" w:rsidP="00153B06">
      <w:pPr>
        <w:pStyle w:val="berschrift3"/>
      </w:pPr>
      <w:r>
        <w:t>Allgemeiner Teil</w:t>
      </w:r>
    </w:p>
    <w:p w14:paraId="44127517" w14:textId="77777777" w:rsidR="00153B06" w:rsidRDefault="00153B06" w:rsidP="00153B06">
      <w:pPr>
        <w:pStyle w:val="StandardJKU"/>
      </w:pPr>
    </w:p>
    <w:p w14:paraId="1322DE6E" w14:textId="77777777" w:rsidR="00153B06" w:rsidRPr="00EC293C" w:rsidRDefault="00153B06" w:rsidP="00153B06">
      <w:pPr>
        <w:pStyle w:val="StandardJKU"/>
        <w:rPr>
          <w:sz w:val="24"/>
        </w:rPr>
      </w:pPr>
      <w:r w:rsidRPr="00EC293C">
        <w:rPr>
          <w:sz w:val="24"/>
        </w:rPr>
        <w:t>Im allgemeinen Teil wurden folgende Punkte behandelt:</w:t>
      </w:r>
    </w:p>
    <w:p w14:paraId="3BBBEB17" w14:textId="77777777" w:rsidR="00153B06" w:rsidRPr="00EC293C" w:rsidRDefault="00153B06" w:rsidP="00153B06">
      <w:pPr>
        <w:pStyle w:val="StandardJKU"/>
        <w:numPr>
          <w:ilvl w:val="0"/>
          <w:numId w:val="23"/>
        </w:numPr>
        <w:rPr>
          <w:sz w:val="24"/>
        </w:rPr>
      </w:pPr>
      <w:r w:rsidRPr="00EC293C">
        <w:rPr>
          <w:sz w:val="24"/>
        </w:rPr>
        <w:t>Bedeutung von CRM? (für die Stakeholder)</w:t>
      </w:r>
    </w:p>
    <w:p w14:paraId="3336B5FC" w14:textId="77777777" w:rsidR="00153B06" w:rsidRPr="00EC293C" w:rsidRDefault="00153B06" w:rsidP="00153B06">
      <w:pPr>
        <w:pStyle w:val="StandardJKU"/>
        <w:numPr>
          <w:ilvl w:val="0"/>
          <w:numId w:val="23"/>
        </w:numPr>
        <w:rPr>
          <w:sz w:val="24"/>
        </w:rPr>
      </w:pPr>
      <w:r w:rsidRPr="00EC293C">
        <w:rPr>
          <w:sz w:val="24"/>
        </w:rPr>
        <w:t xml:space="preserve">Need </w:t>
      </w:r>
      <w:proofErr w:type="spellStart"/>
      <w:r w:rsidRPr="00EC293C">
        <w:rPr>
          <w:sz w:val="24"/>
        </w:rPr>
        <w:t>to</w:t>
      </w:r>
      <w:proofErr w:type="spellEnd"/>
      <w:r w:rsidRPr="00EC293C">
        <w:rPr>
          <w:sz w:val="24"/>
        </w:rPr>
        <w:t xml:space="preserve"> </w:t>
      </w:r>
      <w:proofErr w:type="spellStart"/>
      <w:r w:rsidRPr="00EC293C">
        <w:rPr>
          <w:sz w:val="24"/>
        </w:rPr>
        <w:t>have</w:t>
      </w:r>
      <w:proofErr w:type="spellEnd"/>
      <w:r w:rsidRPr="00EC293C">
        <w:rPr>
          <w:sz w:val="24"/>
        </w:rPr>
        <w:t xml:space="preserve"> Eigenschaften der CRM Lösung </w:t>
      </w:r>
    </w:p>
    <w:p w14:paraId="54F05C36" w14:textId="77777777" w:rsidR="00153B06" w:rsidRPr="00EC293C" w:rsidRDefault="00153B06" w:rsidP="00153B06">
      <w:pPr>
        <w:pStyle w:val="StandardJKU"/>
        <w:rPr>
          <w:sz w:val="24"/>
        </w:rPr>
      </w:pPr>
    </w:p>
    <w:p w14:paraId="240E7164" w14:textId="77777777" w:rsidR="00153B06" w:rsidRPr="00EC293C" w:rsidRDefault="00153B06" w:rsidP="00153B06">
      <w:pPr>
        <w:pStyle w:val="StandardJKU"/>
        <w:spacing w:line="360" w:lineRule="auto"/>
        <w:rPr>
          <w:sz w:val="24"/>
        </w:rPr>
      </w:pPr>
      <w:r w:rsidRPr="00EC293C">
        <w:rPr>
          <w:sz w:val="24"/>
        </w:rPr>
        <w:t xml:space="preserve">Darüber hinaus wurde das Modul „Informationen über die derzeitige CRM Lösung“ bearbeitet. Dieses Modul enthält Fragen, deren Zweck es ist mehr Informationen über die derzeitige CRM Lösung zu erhalten. </w:t>
      </w:r>
    </w:p>
    <w:p w14:paraId="5920C0C6" w14:textId="77777777" w:rsidR="00153B06" w:rsidRPr="000E6C76" w:rsidRDefault="00153B06" w:rsidP="00153B06">
      <w:pPr>
        <w:pStyle w:val="StandardJKU"/>
        <w:spacing w:line="360" w:lineRule="auto"/>
      </w:pPr>
    </w:p>
    <w:p w14:paraId="589055A7" w14:textId="77777777" w:rsidR="00153B06" w:rsidRDefault="00153B06" w:rsidP="00153B06">
      <w:pPr>
        <w:pStyle w:val="berschrift3"/>
        <w:spacing w:line="360" w:lineRule="auto"/>
      </w:pPr>
      <w:r>
        <w:t>Spezifischer Teil</w:t>
      </w:r>
    </w:p>
    <w:p w14:paraId="3432CCD2" w14:textId="77777777" w:rsidR="00153B06" w:rsidRDefault="00153B06" w:rsidP="00153B06">
      <w:pPr>
        <w:pStyle w:val="StandardJKU"/>
        <w:spacing w:line="360" w:lineRule="auto"/>
      </w:pPr>
    </w:p>
    <w:p w14:paraId="1BE8765F" w14:textId="77777777" w:rsidR="00153B06" w:rsidRDefault="00153B06" w:rsidP="00153B06">
      <w:pPr>
        <w:pStyle w:val="StandardJKU"/>
        <w:spacing w:line="360" w:lineRule="auto"/>
        <w:rPr>
          <w:sz w:val="24"/>
        </w:rPr>
      </w:pPr>
      <w:r w:rsidRPr="00EC293C">
        <w:rPr>
          <w:sz w:val="24"/>
        </w:rPr>
        <w:t xml:space="preserve">Der spezifische Teil wurde in mehrere Module unterteilt. Diese Module sehen folgendermaßen aus: </w:t>
      </w:r>
    </w:p>
    <w:p w14:paraId="4011EB6F" w14:textId="77777777" w:rsidR="00153B06" w:rsidRPr="00D76814" w:rsidRDefault="00153B06" w:rsidP="00153B06">
      <w:pPr>
        <w:pStyle w:val="StandardJKU"/>
        <w:spacing w:line="360" w:lineRule="auto"/>
        <w:rPr>
          <w:sz w:val="10"/>
        </w:rPr>
      </w:pPr>
    </w:p>
    <w:p w14:paraId="0A81E1C3" w14:textId="77777777" w:rsidR="00153B06" w:rsidRPr="00EC293C" w:rsidRDefault="00153B06" w:rsidP="00153B06">
      <w:pPr>
        <w:pStyle w:val="StandardJKU"/>
        <w:numPr>
          <w:ilvl w:val="0"/>
          <w:numId w:val="35"/>
        </w:numPr>
        <w:spacing w:line="360" w:lineRule="auto"/>
        <w:rPr>
          <w:sz w:val="24"/>
        </w:rPr>
      </w:pPr>
      <w:proofErr w:type="spellStart"/>
      <w:r w:rsidRPr="00EC293C">
        <w:rPr>
          <w:sz w:val="24"/>
        </w:rPr>
        <w:t>Contacts</w:t>
      </w:r>
      <w:proofErr w:type="spellEnd"/>
      <w:r w:rsidRPr="00EC293C">
        <w:rPr>
          <w:sz w:val="24"/>
        </w:rPr>
        <w:t xml:space="preserve">, Accounts und </w:t>
      </w:r>
      <w:proofErr w:type="spellStart"/>
      <w:r w:rsidRPr="00EC293C">
        <w:rPr>
          <w:sz w:val="24"/>
        </w:rPr>
        <w:t>Relationship</w:t>
      </w:r>
      <w:proofErr w:type="spellEnd"/>
      <w:r w:rsidRPr="00EC293C">
        <w:rPr>
          <w:sz w:val="24"/>
        </w:rPr>
        <w:t xml:space="preserve"> Management</w:t>
      </w:r>
    </w:p>
    <w:p w14:paraId="33BEA08D" w14:textId="77777777" w:rsidR="00153B06" w:rsidRPr="00D76814" w:rsidRDefault="00153B06" w:rsidP="00153B06">
      <w:pPr>
        <w:pStyle w:val="StandardJKU"/>
        <w:spacing w:line="360" w:lineRule="auto"/>
        <w:rPr>
          <w:sz w:val="2"/>
        </w:rPr>
      </w:pPr>
    </w:p>
    <w:p w14:paraId="3322093B" w14:textId="77777777" w:rsidR="00153B06" w:rsidRDefault="00153B06" w:rsidP="00153B06">
      <w:pPr>
        <w:pStyle w:val="StandardJKU"/>
        <w:spacing w:line="360" w:lineRule="auto"/>
        <w:rPr>
          <w:sz w:val="24"/>
        </w:rPr>
      </w:pPr>
      <w:r w:rsidRPr="00EC293C">
        <w:rPr>
          <w:sz w:val="24"/>
        </w:rPr>
        <w:t xml:space="preserve">Dieses Modul dient dazu Informationen bezüglich der Kundendaten, Zeiterfassung und den Darstellungsmöglichkeiten zu erhalten. </w:t>
      </w:r>
    </w:p>
    <w:p w14:paraId="3BC8E544" w14:textId="77777777" w:rsidR="00153B06" w:rsidRPr="00D76814" w:rsidRDefault="00153B06" w:rsidP="00153B06">
      <w:pPr>
        <w:pStyle w:val="StandardJKU"/>
        <w:spacing w:line="360" w:lineRule="auto"/>
        <w:rPr>
          <w:sz w:val="10"/>
          <w:szCs w:val="10"/>
        </w:rPr>
      </w:pPr>
    </w:p>
    <w:p w14:paraId="25102A76" w14:textId="77777777" w:rsidR="00153B06" w:rsidRDefault="00153B06" w:rsidP="00153B06">
      <w:pPr>
        <w:pStyle w:val="StandardJKU"/>
        <w:numPr>
          <w:ilvl w:val="0"/>
          <w:numId w:val="35"/>
        </w:numPr>
        <w:rPr>
          <w:sz w:val="24"/>
        </w:rPr>
      </w:pPr>
      <w:r w:rsidRPr="00EC293C">
        <w:rPr>
          <w:sz w:val="24"/>
        </w:rPr>
        <w:t>Marketing</w:t>
      </w:r>
    </w:p>
    <w:p w14:paraId="7839B2A7" w14:textId="77777777" w:rsidR="00153B06" w:rsidRDefault="00153B06" w:rsidP="00153B06">
      <w:pPr>
        <w:pStyle w:val="StandardJKU"/>
        <w:rPr>
          <w:sz w:val="24"/>
        </w:rPr>
      </w:pPr>
      <w:r>
        <w:rPr>
          <w:sz w:val="24"/>
        </w:rPr>
        <w:t xml:space="preserve"> </w:t>
      </w:r>
    </w:p>
    <w:p w14:paraId="58879CF0" w14:textId="77777777" w:rsidR="00153B06" w:rsidRDefault="00153B06" w:rsidP="00153B06">
      <w:pPr>
        <w:pStyle w:val="StandardJKU"/>
        <w:rPr>
          <w:sz w:val="24"/>
        </w:rPr>
      </w:pPr>
      <w:r>
        <w:rPr>
          <w:sz w:val="24"/>
        </w:rPr>
        <w:t>Marketing erhält Informationen bezüglich Event Managements. (z.B. Arten der Mails, Erinnerungsfunktionen usw.)</w:t>
      </w:r>
    </w:p>
    <w:p w14:paraId="659C8F28" w14:textId="77777777" w:rsidR="00153B06" w:rsidRPr="00EC293C" w:rsidRDefault="00153B06" w:rsidP="00153B06">
      <w:pPr>
        <w:pStyle w:val="StandardJKU"/>
        <w:ind w:left="360"/>
        <w:rPr>
          <w:sz w:val="24"/>
        </w:rPr>
      </w:pPr>
    </w:p>
    <w:p w14:paraId="422CE7EB" w14:textId="77777777" w:rsidR="00153B06" w:rsidRDefault="00153B06" w:rsidP="00153B06">
      <w:pPr>
        <w:pStyle w:val="StandardJKU"/>
        <w:numPr>
          <w:ilvl w:val="0"/>
          <w:numId w:val="35"/>
        </w:numPr>
        <w:rPr>
          <w:sz w:val="24"/>
        </w:rPr>
      </w:pPr>
      <w:r w:rsidRPr="00EC293C">
        <w:rPr>
          <w:sz w:val="24"/>
        </w:rPr>
        <w:lastRenderedPageBreak/>
        <w:t>Analyse und Reporting</w:t>
      </w:r>
    </w:p>
    <w:p w14:paraId="4FC9FBE9" w14:textId="77777777" w:rsidR="00153B06" w:rsidRDefault="00153B06" w:rsidP="00153B06">
      <w:pPr>
        <w:pStyle w:val="StandardJKU"/>
        <w:rPr>
          <w:sz w:val="24"/>
        </w:rPr>
      </w:pPr>
    </w:p>
    <w:p w14:paraId="12D1F5CF" w14:textId="77777777" w:rsidR="00153B06" w:rsidRPr="001E7A9C" w:rsidRDefault="00153B06" w:rsidP="00153B06">
      <w:pPr>
        <w:pStyle w:val="StandardJKU"/>
      </w:pPr>
      <w:r>
        <w:rPr>
          <w:sz w:val="24"/>
        </w:rPr>
        <w:t>Das Modul Analyse und Reporting gibt Auskunft über die Analyse und Auswertung der Daten. (z.B. Kundendaten, Eventdaten usw.)</w:t>
      </w:r>
    </w:p>
    <w:p w14:paraId="1BCFC9B6" w14:textId="77777777" w:rsidR="00153B06" w:rsidRDefault="00153B06" w:rsidP="00153B06">
      <w:pPr>
        <w:pStyle w:val="StandardJKU"/>
        <w:numPr>
          <w:ilvl w:val="0"/>
          <w:numId w:val="35"/>
        </w:numPr>
        <w:rPr>
          <w:sz w:val="24"/>
        </w:rPr>
      </w:pPr>
      <w:r w:rsidRPr="00EC293C">
        <w:rPr>
          <w:sz w:val="24"/>
        </w:rPr>
        <w:t>Administration</w:t>
      </w:r>
    </w:p>
    <w:p w14:paraId="0D7A17D9" w14:textId="77777777" w:rsidR="00153B06" w:rsidRDefault="00153B06" w:rsidP="00153B06">
      <w:pPr>
        <w:pStyle w:val="StandardJKU"/>
        <w:rPr>
          <w:sz w:val="24"/>
        </w:rPr>
      </w:pPr>
    </w:p>
    <w:p w14:paraId="1FF1934F" w14:textId="77777777" w:rsidR="00153B06" w:rsidRPr="00EC293C" w:rsidRDefault="00153B06" w:rsidP="00153B06">
      <w:pPr>
        <w:pStyle w:val="StandardJKU"/>
        <w:rPr>
          <w:sz w:val="24"/>
        </w:rPr>
      </w:pPr>
      <w:r>
        <w:rPr>
          <w:sz w:val="24"/>
        </w:rPr>
        <w:t xml:space="preserve">Dieses Modul informiert über die Rollen, die Schnittstellen zu anderen Systemen bzw. Plattformen und über die Betriebssysteme. </w:t>
      </w:r>
    </w:p>
    <w:p w14:paraId="11AD0F60" w14:textId="77777777" w:rsidR="00153B06" w:rsidRPr="00847608" w:rsidRDefault="00153B06" w:rsidP="00153B06">
      <w:pPr>
        <w:pStyle w:val="StandardJKU"/>
        <w:ind w:left="720"/>
      </w:pPr>
    </w:p>
    <w:p w14:paraId="373388E7" w14:textId="77777777" w:rsidR="00153B06" w:rsidRDefault="00153B06" w:rsidP="00153B06">
      <w:pPr>
        <w:pStyle w:val="berschrift3"/>
      </w:pPr>
      <w:r>
        <w:t>Wunschliste</w:t>
      </w:r>
    </w:p>
    <w:p w14:paraId="4F17D424" w14:textId="77777777" w:rsidR="00153B06" w:rsidRPr="00D55518" w:rsidRDefault="00153B06" w:rsidP="00153B06">
      <w:pPr>
        <w:pStyle w:val="StandardJKU"/>
        <w:rPr>
          <w:sz w:val="24"/>
        </w:rPr>
      </w:pPr>
    </w:p>
    <w:p w14:paraId="635948F0" w14:textId="31789EFA" w:rsidR="00A75221" w:rsidRPr="00A75221" w:rsidRDefault="00153B06" w:rsidP="00A75221">
      <w:pPr>
        <w:pStyle w:val="StandardJKU"/>
        <w:rPr>
          <w:sz w:val="24"/>
        </w:rPr>
      </w:pPr>
      <w:r w:rsidRPr="00D55518">
        <w:rPr>
          <w:sz w:val="24"/>
        </w:rPr>
        <w:t xml:space="preserve">Die Wunschliste enthält alle Sonderwünsche an die CRM Lösung von der Seite der Stakeholder. </w:t>
      </w:r>
    </w:p>
    <w:p w14:paraId="0519DA5C" w14:textId="77777777" w:rsidR="00A75221" w:rsidRPr="00A75221" w:rsidRDefault="00A75221" w:rsidP="00A75221">
      <w:pPr>
        <w:pStyle w:val="StandardJKU"/>
        <w:spacing w:line="360" w:lineRule="auto"/>
        <w:rPr>
          <w:sz w:val="24"/>
          <w:lang w:val="de-AT"/>
        </w:rPr>
      </w:pPr>
    </w:p>
    <w:p w14:paraId="0323A03D" w14:textId="1E2036CD" w:rsidR="00496DF8" w:rsidRPr="001F4B1A" w:rsidRDefault="00375755" w:rsidP="00375755">
      <w:pPr>
        <w:pStyle w:val="berschrift2"/>
        <w:rPr>
          <w:color w:val="FF0000"/>
        </w:rPr>
      </w:pPr>
      <w:r w:rsidRPr="001F4B1A">
        <w:rPr>
          <w:color w:val="FF0000"/>
        </w:rPr>
        <w:t>Anforderungskatalog</w:t>
      </w:r>
      <w:r w:rsidR="001F4B1A" w:rsidRPr="001F4B1A">
        <w:rPr>
          <w:color w:val="FF0000"/>
        </w:rPr>
        <w:t xml:space="preserve"> / Anforderungsanalyse</w:t>
      </w:r>
      <w:bookmarkEnd w:id="13"/>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lastRenderedPageBreak/>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lastRenderedPageBreak/>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264C5855" w14:textId="77777777" w:rsidR="00A75221" w:rsidRDefault="00D71FD6" w:rsidP="00A75221">
      <w:pPr>
        <w:pStyle w:val="berschrift2"/>
      </w:pPr>
      <w:r>
        <w:rPr>
          <w:sz w:val="24"/>
        </w:rPr>
        <w:br w:type="page"/>
      </w:r>
      <w:r w:rsidR="00A75221">
        <w:lastRenderedPageBreak/>
        <w:t>Workshop</w:t>
      </w:r>
    </w:p>
    <w:p w14:paraId="59E573BE" w14:textId="77777777" w:rsidR="00A75221" w:rsidRDefault="00A75221" w:rsidP="00A75221">
      <w:pPr>
        <w:pStyle w:val="StandardJKU"/>
        <w:spacing w:line="360" w:lineRule="auto"/>
        <w:rPr>
          <w:sz w:val="24"/>
          <w:szCs w:val="24"/>
          <w:lang w:val="de-AT"/>
        </w:rPr>
      </w:pPr>
      <w:r w:rsidRPr="00D55518">
        <w:rPr>
          <w:sz w:val="24"/>
        </w:rPr>
        <w:t xml:space="preserve">In diesem Kapitel soll der Aufbau des konzipierten Workshops dargestellt werden. Die </w:t>
      </w:r>
      <w:r>
        <w:rPr>
          <w:sz w:val="24"/>
        </w:rPr>
        <w:t xml:space="preserve">beteiligten Stakeholder waren </w:t>
      </w:r>
      <w:r w:rsidRPr="00486FE7">
        <w:rPr>
          <w:sz w:val="24"/>
          <w:szCs w:val="24"/>
          <w:lang w:val="de-AT"/>
        </w:rPr>
        <w:t xml:space="preserve">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52962912" w14:textId="77777777" w:rsidR="00A75221" w:rsidRDefault="00A75221" w:rsidP="00A75221">
      <w:pPr>
        <w:pStyle w:val="StandardJKU"/>
        <w:spacing w:line="360" w:lineRule="auto"/>
        <w:rPr>
          <w:sz w:val="24"/>
          <w:lang w:val="de-AT"/>
        </w:rPr>
      </w:pPr>
      <w:r>
        <w:rPr>
          <w:sz w:val="24"/>
        </w:rPr>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77777777" w:rsidR="00A75221" w:rsidRDefault="00A75221" w:rsidP="00A75221">
      <w:pPr>
        <w:pStyle w:val="berschrift3"/>
      </w:pPr>
      <w:r>
        <w:t xml:space="preserve"> Ziele des Workshops</w:t>
      </w:r>
    </w:p>
    <w:p w14:paraId="01FAFE15" w14:textId="6DA4F597" w:rsidR="00A75221" w:rsidRDefault="00A75221" w:rsidP="00A75221">
      <w:pPr>
        <w:pStyle w:val="StandardJKU"/>
        <w:spacing w:line="360" w:lineRule="auto"/>
        <w:rPr>
          <w:sz w:val="24"/>
        </w:rPr>
      </w:pPr>
      <w:r>
        <w:rPr>
          <w:sz w:val="24"/>
        </w:rPr>
        <w:t>Der Hintergrund für das Aufstellen eines Workshops war, dass es durch die Vielzahl der Anforderungen zu Abweichungen in den Vorstellungen gab, was die zukünftige CRM Lösung bieten soll. Somit waren die Ziele vom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77777777"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6C6E8BA7" w:rsidR="00D71FD6" w:rsidRDefault="00A75221" w:rsidP="00A75221">
      <w:pPr>
        <w:pStyle w:val="berschrift3"/>
      </w:pPr>
      <w:r w:rsidRPr="0007406E">
        <w:t>Abstimmung erhobener Anforderungen</w:t>
      </w: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lastRenderedPageBreak/>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700C9BF9" w:rsidR="006D1D31" w:rsidRDefault="006D1D31" w:rsidP="006D1D31">
      <w:pPr>
        <w:pStyle w:val="berschrift3"/>
        <w:rPr>
          <w:lang w:val="de-AT"/>
        </w:rPr>
      </w:pPr>
      <w:r w:rsidRPr="006D1D31">
        <w:rPr>
          <w:lang w:val="de-AT"/>
        </w:rPr>
        <w:t>Potenzielle Nebenschauplätze &amp; Risiken</w:t>
      </w:r>
    </w:p>
    <w:p w14:paraId="2EC893E6" w14:textId="0E1C1CB4"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e wurden im Workshop </w:t>
      </w:r>
      <w:r w:rsidRPr="006D1D31">
        <w:rPr>
          <w:sz w:val="24"/>
        </w:rPr>
        <w:t>P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6BD7B1C7" w:rsidR="00DE214A" w:rsidRDefault="00DE214A" w:rsidP="004E26CA">
      <w:pPr>
        <w:pStyle w:val="berschrift2"/>
      </w:pPr>
      <w:bookmarkStart w:id="14" w:name="_Toc509819595"/>
      <w:bookmarkStart w:id="15" w:name="_Toc12942835"/>
      <w:r w:rsidRPr="00BA4BC7">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lastRenderedPageBreak/>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lastRenderedPageBreak/>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1D0ACF" w:rsidRDefault="0066766A" w:rsidP="0066766A">
      <w:pPr>
        <w:widowControl w:val="0"/>
        <w:autoSpaceDE w:val="0"/>
        <w:autoSpaceDN w:val="0"/>
        <w:adjustRightInd w:val="0"/>
        <w:spacing w:after="120" w:line="240" w:lineRule="exact"/>
        <w:ind w:left="480" w:hanging="480"/>
        <w:rPr>
          <w:rFonts w:cs="Arial"/>
          <w:noProof/>
          <w:szCs w:val="24"/>
          <w:lang w:val="de-DE"/>
        </w:rPr>
      </w:pPr>
      <w:r w:rsidRPr="005D0F92">
        <w:rPr>
          <w:rFonts w:cs="Arial"/>
          <w:noProof/>
          <w:szCs w:val="24"/>
          <w:lang w:val="en-GB"/>
        </w:rPr>
        <w:t xml:space="preserve">Kleindienst, C., Koch, J., Ritz, F., &amp; Brüngger, J. (2015). </w:t>
      </w:r>
      <w:r w:rsidRPr="001D0ACF">
        <w:rPr>
          <w:rFonts w:cs="Arial"/>
          <w:noProof/>
          <w:szCs w:val="24"/>
          <w:lang w:val="de-DE"/>
        </w:rPr>
        <w:t>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09454957"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421B3831" w14:textId="606377E8" w:rsidR="00560456" w:rsidRPr="00AA0B57" w:rsidRDefault="00560456" w:rsidP="004A7A5F">
      <w:pPr>
        <w:widowControl w:val="0"/>
        <w:autoSpaceDE w:val="0"/>
        <w:autoSpaceDN w:val="0"/>
        <w:adjustRightInd w:val="0"/>
        <w:spacing w:after="120" w:line="240" w:lineRule="exact"/>
        <w:ind w:left="480" w:hanging="480"/>
        <w:rPr>
          <w:rFonts w:cs="Arial"/>
          <w:noProof/>
          <w:szCs w:val="24"/>
          <w:lang w:val="en-GB"/>
        </w:rPr>
      </w:pPr>
      <w:r w:rsidRPr="00560456">
        <w:rPr>
          <w:lang w:val="en-GB"/>
        </w:rPr>
        <w:t xml:space="preserve">Thomas, O., Hermes, B., &amp; Loos, P. (2008). Reference model-based event management. </w:t>
      </w:r>
      <w:r>
        <w:rPr>
          <w:i/>
          <w:iCs/>
        </w:rPr>
        <w:t xml:space="preserve">International Journal </w:t>
      </w:r>
      <w:proofErr w:type="spellStart"/>
      <w:r>
        <w:rPr>
          <w:i/>
          <w:iCs/>
        </w:rPr>
        <w:t>of</w:t>
      </w:r>
      <w:proofErr w:type="spellEnd"/>
      <w:r>
        <w:rPr>
          <w:i/>
          <w:iCs/>
        </w:rPr>
        <w:t xml:space="preserve"> Event Management Research</w:t>
      </w:r>
      <w:r>
        <w:t xml:space="preserve">, </w:t>
      </w:r>
      <w:r>
        <w:rPr>
          <w:i/>
          <w:iCs/>
        </w:rPr>
        <w:t>4</w:t>
      </w:r>
      <w:r>
        <w:t>(1), 38-57.</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510CE6" w:rsidRDefault="00510CE6">
      <w:pPr>
        <w:pStyle w:val="Kommentartext"/>
      </w:pPr>
      <w:r>
        <w:rPr>
          <w:rStyle w:val="Kommentarzeichen"/>
        </w:rPr>
        <w:t>Titel von „1. Problem“ umändern?</w:t>
      </w:r>
    </w:p>
  </w:comment>
  <w:comment w:id="16" w:author="Ivan Samardzic" w:date="2019-07-02T06:20:00Z" w:initials="IS">
    <w:p w14:paraId="1EB46DA8" w14:textId="2CA69274" w:rsidR="00510CE6" w:rsidRDefault="00510CE6">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510CE6" w:rsidRDefault="00510CE6">
      <w:pPr>
        <w:pStyle w:val="Kommentartext"/>
      </w:pPr>
      <w:r>
        <w:rPr>
          <w:rStyle w:val="Kommentarzeichen"/>
        </w:rPr>
        <w:annotationRef/>
      </w:r>
      <w:r>
        <w:t>Anforderungskatalog (excel) &amp; gesamte Marktrecherche (word date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8EDF1" w14:textId="77777777" w:rsidR="001E6E0E" w:rsidRDefault="001E6E0E" w:rsidP="000A78E0">
      <w:pPr>
        <w:spacing w:line="240" w:lineRule="auto"/>
      </w:pPr>
      <w:r>
        <w:separator/>
      </w:r>
    </w:p>
  </w:endnote>
  <w:endnote w:type="continuationSeparator" w:id="0">
    <w:p w14:paraId="73ED4E1B" w14:textId="77777777" w:rsidR="001E6E0E" w:rsidRDefault="001E6E0E"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510CE6" w:rsidRDefault="00510CE6">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510CE6" w:rsidRPr="00237B77" w:rsidRDefault="00510CE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510CE6" w:rsidRPr="00237B77" w:rsidRDefault="00510CE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510CE6" w:rsidRPr="00237B77" w:rsidRDefault="00510CE6" w:rsidP="00237B77">
                          <w:pPr>
                            <w:spacing w:line="220" w:lineRule="exact"/>
                            <w:rPr>
                              <w:rFonts w:cs="Arial"/>
                              <w:sz w:val="16"/>
                              <w:szCs w:val="16"/>
                            </w:rPr>
                          </w:pPr>
                          <w:r w:rsidRPr="00237B77">
                            <w:rPr>
                              <w:rFonts w:cs="Arial"/>
                              <w:sz w:val="16"/>
                              <w:szCs w:val="16"/>
                            </w:rPr>
                            <w:t>Altenberger Straße 69</w:t>
                          </w:r>
                        </w:p>
                        <w:p w14:paraId="2EFCCCE2" w14:textId="77777777" w:rsidR="00510CE6" w:rsidRPr="00237B77" w:rsidRDefault="00510CE6" w:rsidP="00237B77">
                          <w:pPr>
                            <w:spacing w:line="220" w:lineRule="exact"/>
                            <w:rPr>
                              <w:rFonts w:cs="Arial"/>
                              <w:sz w:val="16"/>
                              <w:szCs w:val="16"/>
                            </w:rPr>
                          </w:pPr>
                          <w:r w:rsidRPr="00237B77">
                            <w:rPr>
                              <w:rFonts w:cs="Arial"/>
                              <w:sz w:val="16"/>
                              <w:szCs w:val="16"/>
                            </w:rPr>
                            <w:t>4040 Linz, Österreich</w:t>
                          </w:r>
                        </w:p>
                        <w:p w14:paraId="334CBCF0" w14:textId="77777777" w:rsidR="00510CE6" w:rsidRPr="00237B77" w:rsidRDefault="00510CE6" w:rsidP="00237B77">
                          <w:pPr>
                            <w:spacing w:line="220" w:lineRule="exact"/>
                            <w:rPr>
                              <w:rFonts w:cs="Arial"/>
                              <w:sz w:val="16"/>
                              <w:szCs w:val="16"/>
                            </w:rPr>
                          </w:pPr>
                          <w:r w:rsidRPr="00237B77">
                            <w:rPr>
                              <w:rFonts w:cs="Arial"/>
                              <w:sz w:val="16"/>
                              <w:szCs w:val="16"/>
                            </w:rPr>
                            <w:t>www.jku.at</w:t>
                          </w:r>
                        </w:p>
                        <w:p w14:paraId="21F91DEE" w14:textId="77777777" w:rsidR="00510CE6" w:rsidRPr="00237B77" w:rsidRDefault="00510CE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510CE6" w:rsidRPr="00237B77" w:rsidRDefault="00510CE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510CE6" w:rsidRPr="00237B77" w:rsidRDefault="00510CE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510CE6" w:rsidRPr="00237B77" w:rsidRDefault="00510CE6" w:rsidP="00237B77">
                    <w:pPr>
                      <w:spacing w:line="220" w:lineRule="exact"/>
                      <w:rPr>
                        <w:rFonts w:cs="Arial"/>
                        <w:sz w:val="16"/>
                        <w:szCs w:val="16"/>
                      </w:rPr>
                    </w:pPr>
                    <w:r w:rsidRPr="00237B77">
                      <w:rPr>
                        <w:rFonts w:cs="Arial"/>
                        <w:sz w:val="16"/>
                        <w:szCs w:val="16"/>
                      </w:rPr>
                      <w:t>Altenberger Straße 69</w:t>
                    </w:r>
                  </w:p>
                  <w:p w14:paraId="2EFCCCE2" w14:textId="77777777" w:rsidR="00510CE6" w:rsidRPr="00237B77" w:rsidRDefault="00510CE6" w:rsidP="00237B77">
                    <w:pPr>
                      <w:spacing w:line="220" w:lineRule="exact"/>
                      <w:rPr>
                        <w:rFonts w:cs="Arial"/>
                        <w:sz w:val="16"/>
                        <w:szCs w:val="16"/>
                      </w:rPr>
                    </w:pPr>
                    <w:r w:rsidRPr="00237B77">
                      <w:rPr>
                        <w:rFonts w:cs="Arial"/>
                        <w:sz w:val="16"/>
                        <w:szCs w:val="16"/>
                      </w:rPr>
                      <w:t>4040 Linz, Österreich</w:t>
                    </w:r>
                  </w:p>
                  <w:p w14:paraId="334CBCF0" w14:textId="77777777" w:rsidR="00510CE6" w:rsidRPr="00237B77" w:rsidRDefault="00510CE6" w:rsidP="00237B77">
                    <w:pPr>
                      <w:spacing w:line="220" w:lineRule="exact"/>
                      <w:rPr>
                        <w:rFonts w:cs="Arial"/>
                        <w:sz w:val="16"/>
                        <w:szCs w:val="16"/>
                      </w:rPr>
                    </w:pPr>
                    <w:r w:rsidRPr="00237B77">
                      <w:rPr>
                        <w:rFonts w:cs="Arial"/>
                        <w:sz w:val="16"/>
                        <w:szCs w:val="16"/>
                      </w:rPr>
                      <w:t>www.jku.at</w:t>
                    </w:r>
                  </w:p>
                  <w:p w14:paraId="21F91DEE" w14:textId="77777777" w:rsidR="00510CE6" w:rsidRPr="00237B77" w:rsidRDefault="00510CE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510CE6" w:rsidRDefault="00510CE6" w:rsidP="00B97921">
    <w:pPr>
      <w:pStyle w:val="Fuzeile"/>
      <w:tabs>
        <w:tab w:val="clear" w:pos="4536"/>
        <w:tab w:val="clear" w:pos="9072"/>
        <w:tab w:val="right" w:pos="9921"/>
      </w:tabs>
      <w:jc w:val="both"/>
    </w:pPr>
  </w:p>
  <w:p w14:paraId="23831C7C" w14:textId="3E532F18" w:rsidR="00510CE6" w:rsidRPr="00405915" w:rsidRDefault="00510CE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3.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062B6" w14:textId="77777777" w:rsidR="001E6E0E" w:rsidRDefault="001E6E0E" w:rsidP="000A78E0">
      <w:pPr>
        <w:spacing w:line="240" w:lineRule="auto"/>
      </w:pPr>
      <w:r>
        <w:separator/>
      </w:r>
    </w:p>
  </w:footnote>
  <w:footnote w:type="continuationSeparator" w:id="0">
    <w:p w14:paraId="3424A3D0" w14:textId="77777777" w:rsidR="001E6E0E" w:rsidRDefault="001E6E0E"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510CE6" w:rsidRDefault="00510CE6"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510CE6" w:rsidRDefault="00510CE6"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9"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0"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2"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4"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0"/>
  </w:num>
  <w:num w:numId="10">
    <w:abstractNumId w:val="26"/>
  </w:num>
  <w:num w:numId="11">
    <w:abstractNumId w:val="9"/>
  </w:num>
  <w:num w:numId="12">
    <w:abstractNumId w:val="15"/>
  </w:num>
  <w:num w:numId="13">
    <w:abstractNumId w:val="24"/>
  </w:num>
  <w:num w:numId="14">
    <w:abstractNumId w:val="32"/>
  </w:num>
  <w:num w:numId="15">
    <w:abstractNumId w:val="31"/>
  </w:num>
  <w:num w:numId="16">
    <w:abstractNumId w:val="34"/>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29"/>
  </w:num>
  <w:num w:numId="29">
    <w:abstractNumId w:val="33"/>
  </w:num>
  <w:num w:numId="30">
    <w:abstractNumId w:val="8"/>
  </w:num>
  <w:num w:numId="31">
    <w:abstractNumId w:val="22"/>
  </w:num>
  <w:num w:numId="32">
    <w:abstractNumId w:val="13"/>
  </w:num>
  <w:num w:numId="33">
    <w:abstractNumId w:val="28"/>
  </w:num>
  <w:num w:numId="34">
    <w:abstractNumId w:val="3"/>
  </w:num>
  <w:num w:numId="35">
    <w:abstractNumId w:val="23"/>
  </w:num>
  <w:num w:numId="36">
    <w:abstractNumId w:val="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592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3B06"/>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0E"/>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0CE6"/>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0456"/>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1D31"/>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3EEE"/>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485054295">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987443345">
      <w:bodyDiv w:val="1"/>
      <w:marLeft w:val="0"/>
      <w:marRight w:val="0"/>
      <w:marTop w:val="0"/>
      <w:marBottom w:val="0"/>
      <w:divBdr>
        <w:top w:val="none" w:sz="0" w:space="0" w:color="auto"/>
        <w:left w:val="none" w:sz="0" w:space="0" w:color="auto"/>
        <w:bottom w:val="none" w:sz="0" w:space="0" w:color="auto"/>
        <w:right w:val="none" w:sz="0" w:space="0" w:color="auto"/>
      </w:divBdr>
      <w:divsChild>
        <w:div w:id="363289067">
          <w:marLeft w:val="0"/>
          <w:marRight w:val="0"/>
          <w:marTop w:val="0"/>
          <w:marBottom w:val="0"/>
          <w:divBdr>
            <w:top w:val="none" w:sz="0" w:space="0" w:color="auto"/>
            <w:left w:val="none" w:sz="0" w:space="0" w:color="auto"/>
            <w:bottom w:val="none" w:sz="0" w:space="0" w:color="auto"/>
            <w:right w:val="none" w:sz="0" w:space="0" w:color="auto"/>
          </w:divBdr>
        </w:div>
      </w:divsChild>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344673959">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465470137">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3118F"/>
    <w:rsid w:val="00501E19"/>
    <w:rsid w:val="0050514E"/>
    <w:rsid w:val="00624CAF"/>
    <w:rsid w:val="00644CFE"/>
    <w:rsid w:val="0067646E"/>
    <w:rsid w:val="006D5EDA"/>
    <w:rsid w:val="00757D87"/>
    <w:rsid w:val="008962B8"/>
    <w:rsid w:val="00903F6B"/>
    <w:rsid w:val="00946890"/>
    <w:rsid w:val="009560FA"/>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E4D3A852-6843-4385-961E-59D4738AB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672</Words>
  <Characters>86136</Characters>
  <Application>Microsoft Office Word</Application>
  <DocSecurity>0</DocSecurity>
  <Lines>717</Lines>
  <Paragraphs>1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89</cp:revision>
  <cp:lastPrinted>2015-11-11T12:56:00Z</cp:lastPrinted>
  <dcterms:created xsi:type="dcterms:W3CDTF">2019-04-02T16:27:00Z</dcterms:created>
  <dcterms:modified xsi:type="dcterms:W3CDTF">2019-07-03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